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r w:rsidRPr="00585E55">
        <w:rPr>
          <w:sz w:val="18"/>
          <w:szCs w:val="18"/>
          <w:lang w:val="en-GB"/>
        </w:rPr>
        <w:t>Studer</w:t>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0"/>
      <w:r w:rsidRPr="00585E55">
        <w:rPr>
          <w:i/>
          <w:iCs/>
          <w:lang w:val="en-GB"/>
        </w:rPr>
        <w:t>Abstract</w:t>
      </w:r>
      <w:commentRangeEnd w:id="0"/>
      <w:r w:rsidR="004B1108" w:rsidRPr="00585E55">
        <w:rPr>
          <w:rStyle w:val="Kommentarzeichen"/>
          <w:b w:val="0"/>
          <w:bCs w:val="0"/>
          <w:lang w:val="en-GB"/>
        </w:rPr>
        <w:commentReference w:id="0"/>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1"/>
      <w:r w:rsidRPr="00585E55">
        <w:rPr>
          <w:lang w:val="en-GB"/>
        </w:rPr>
        <w:t>component, formatting, style, styling, insert (</w:t>
      </w:r>
      <w:r w:rsidRPr="00585E55">
        <w:rPr>
          <w:b w:val="0"/>
          <w:lang w:val="en-GB"/>
        </w:rPr>
        <w:t>key words</w:t>
      </w:r>
      <w:r w:rsidRPr="00585E55">
        <w:rPr>
          <w:lang w:val="en-GB"/>
        </w:rPr>
        <w:t>)</w:t>
      </w:r>
      <w:commentRangeEnd w:id="1"/>
      <w:r w:rsidR="004B1108" w:rsidRPr="00585E55">
        <w:rPr>
          <w:rStyle w:val="Kommentarzeichen"/>
          <w:b w:val="0"/>
          <w:bCs w:val="0"/>
          <w:i w:val="0"/>
          <w:lang w:val="en-GB"/>
        </w:rPr>
        <w:commentReference w:id="1"/>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ython machine learning library.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5E092FCF" w:rsidR="0096737E" w:rsidRPr="00585E55" w:rsidRDefault="007409BE" w:rsidP="00BC6275">
      <w:pPr>
        <w:ind w:firstLine="288"/>
        <w:jc w:val="both"/>
        <w:rPr>
          <w:lang w:val="en-GB"/>
        </w:rPr>
      </w:pPr>
      <w:commentRangeStart w:id="2"/>
      <w:r w:rsidRPr="00585E55">
        <w:rPr>
          <w:lang w:val="en-GB"/>
        </w:rPr>
        <w:t xml:space="preserve">Location: This </w:t>
      </w:r>
      <w:r w:rsidR="00774295" w:rsidRPr="00585E55">
        <w:rPr>
          <w:lang w:val="en-GB"/>
        </w:rPr>
        <w:t>marker</w:t>
      </w:r>
      <w:r w:rsidRPr="00585E55">
        <w:rPr>
          <w:lang w:val="en-GB"/>
        </w:rPr>
        <w:t xml:space="preserve"> </w:t>
      </w:r>
      <w:commentRangeEnd w:id="2"/>
      <w:r w:rsidR="00B3357A" w:rsidRPr="00585E55">
        <w:rPr>
          <w:rStyle w:val="Kommentarzeichen"/>
          <w:lang w:val="en-GB"/>
        </w:rPr>
        <w:commentReference w:id="2"/>
      </w:r>
      <w:r w:rsidRPr="00585E55">
        <w:rPr>
          <w:lang w:val="en-GB"/>
        </w:rPr>
        <w:t>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585E55" w:rsidRDefault="00BC6275" w:rsidP="00BC6275">
      <w:pPr>
        <w:ind w:firstLine="288"/>
        <w:jc w:val="both"/>
        <w:rPr>
          <w:lang w:val="en-GB"/>
        </w:rPr>
      </w:pPr>
      <w:r w:rsidRPr="00585E55">
        <w:rPr>
          <w:lang w:val="en-GB"/>
        </w:rPr>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546F0144" w:rsidR="00BC6275" w:rsidRPr="00585E55" w:rsidRDefault="00BC6275" w:rsidP="00BC6275">
      <w:pPr>
        <w:ind w:firstLine="288"/>
        <w:jc w:val="both"/>
        <w:rPr>
          <w:lang w:val="en-GB"/>
        </w:rPr>
      </w:pPr>
      <w:r w:rsidRPr="00585E55">
        <w:rPr>
          <w:lang w:val="en-GB"/>
        </w:rPr>
        <w:t xml:space="preserve">The third target feature is the specific diagnosis itself. In the dataset, 27 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36E4AAE3"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w:t>
      </w:r>
      <w:r w:rsidRPr="00585E55">
        <w:rPr>
          <w:lang w:val="en-GB"/>
        </w:rPr>
        <w:t>WBC</w:t>
      </w:r>
      <w:r w:rsidR="00E10FE1" w:rsidRPr="00585E55">
        <w:rPr>
          <w:lang w:val="en-GB"/>
        </w:rPr>
        <w:t>”, “</w:t>
      </w:r>
      <w:r w:rsidRPr="00585E55">
        <w:rPr>
          <w:lang w:val="en-GB"/>
        </w:rPr>
        <w:t xml:space="preserve">RBC </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 “</w:t>
      </w:r>
      <w:r w:rsidRPr="00585E55">
        <w:rPr>
          <w:lang w:val="en-GB"/>
        </w:rPr>
        <w:t>MCH</w:t>
      </w:r>
      <w:r w:rsidR="00E10FE1" w:rsidRPr="00585E55">
        <w:rPr>
          <w:lang w:val="en-GB"/>
        </w:rPr>
        <w:t>”, “</w:t>
      </w:r>
      <w:r w:rsidRPr="00585E55">
        <w:rPr>
          <w:lang w:val="en-GB"/>
        </w:rPr>
        <w:t>MCHC</w:t>
      </w:r>
      <w:r w:rsidR="00E10FE1" w:rsidRPr="00585E55">
        <w:rPr>
          <w:lang w:val="en-GB"/>
        </w:rPr>
        <w:t>”, “</w:t>
      </w:r>
      <w:r w:rsidRPr="00585E55">
        <w:rPr>
          <w:lang w:val="en-GB"/>
        </w:rPr>
        <w:t>RDW</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011696" w:rsidRPr="00585E55">
        <w:rPr>
          <w:lang w:val="en-GB"/>
        </w:rPr>
        <w:t>”, “</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p>
    <w:p w14:paraId="11F44A84" w14:textId="0A880D91" w:rsidR="00627EA9" w:rsidRPr="00585E55" w:rsidRDefault="00F16307" w:rsidP="00627EA9">
      <w:pPr>
        <w:pStyle w:val="berschrift1"/>
        <w:rPr>
          <w:lang w:val="en-GB"/>
        </w:rPr>
      </w:pPr>
      <w:r w:rsidRPr="00585E55">
        <w:rPr>
          <w:lang w:val="en-GB"/>
        </w:rPr>
        <w:lastRenderedPageBreak/>
        <w:t>Exploatory data analysis</w:t>
      </w:r>
    </w:p>
    <w:p w14:paraId="7BC41B4E" w14:textId="47A23245" w:rsidR="005A5E34" w:rsidRPr="00585E55" w:rsidRDefault="005A5E34" w:rsidP="005A5E34">
      <w:pPr>
        <w:jc w:val="both"/>
        <w:rPr>
          <w:lang w:val="en-GB"/>
        </w:rPr>
      </w:pPr>
      <w:r w:rsidRPr="00585E55">
        <w:rPr>
          <w:lang w:val="en-GB"/>
        </w:rPr>
        <w:t xml:space="preserve">      The scope of exploratory data analysis was to evaluate and properly prepare the data for further elaboration while highlighting primary/principal insights. </w:t>
      </w:r>
    </w:p>
    <w:p w14:paraId="2D5866F7" w14:textId="2788DEEF" w:rsidR="005A5E34" w:rsidRPr="00585E55" w:rsidRDefault="005A5E34" w:rsidP="005A5E34">
      <w:pPr>
        <w:jc w:val="both"/>
        <w:rPr>
          <w:lang w:val="en-GB"/>
        </w:rPr>
      </w:pPr>
      <w:r w:rsidRPr="00585E55">
        <w:rPr>
          <w:lang w:val="en-GB"/>
        </w:rPr>
        <w:t xml:space="preserve">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2B87502E"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53A79928"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started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Pr="00585E55">
        <w:rPr>
          <w:lang w:val="en-GB"/>
        </w:rPr>
        <w:t xml:space="preserve"> "other_" </w:t>
      </w:r>
      <w:r w:rsidRPr="00C142B2">
        <w:rPr>
          <w:rStyle w:val="berschrift3Zchn"/>
          <w:lang w:val="en-GB"/>
        </w:rPr>
        <w:t>(&gt;79%),</w:t>
      </w:r>
      <w:r w:rsidRPr="00585E55">
        <w:rPr>
          <w:lang w:val="en-GB"/>
        </w:rPr>
        <w:t xml:space="preserve"> "notes" </w:t>
      </w:r>
      <w:r w:rsidRPr="00C142B2">
        <w:rPr>
          <w:rStyle w:val="berschrift3Zchn"/>
          <w:lang w:val="en-GB"/>
        </w:rPr>
        <w:t>(&gt;79%)</w:t>
      </w:r>
      <w:r w:rsidRPr="00585E55">
        <w:rPr>
          <w:lang w:val="en-GB"/>
        </w:rPr>
        <w:t xml:space="preserve">, "beta-2-microglobulin" </w:t>
      </w:r>
      <w:r w:rsidRPr="00C142B2">
        <w:rPr>
          <w:rStyle w:val="berschrift3Zchn"/>
          <w:lang w:val="en-GB"/>
        </w:rPr>
        <w:t>(&gt;65%),</w:t>
      </w:r>
      <w:r w:rsidRPr="00585E55">
        <w:rPr>
          <w:lang w:val="en-GB"/>
        </w:rPr>
        <w:t xml:space="preserve"> "lupus_anticoagulant" </w:t>
      </w:r>
      <w:r w:rsidRPr="00C142B2">
        <w:rPr>
          <w:rStyle w:val="berschrift3Zchn"/>
          <w:lang w:val="en-GB"/>
        </w:rPr>
        <w:t>(&gt;65%)</w:t>
      </w:r>
      <w:r w:rsidRPr="00585E55">
        <w:rPr>
          <w:lang w:val="en-GB"/>
        </w:rPr>
        <w:t xml:space="preserve">, "myeloperoxidase_ab" </w:t>
      </w:r>
      <w:r w:rsidRPr="00C142B2">
        <w:rPr>
          <w:rStyle w:val="berschrift3Zchn"/>
          <w:lang w:val="en-GB"/>
        </w:rPr>
        <w:t>(&gt;62%)</w:t>
      </w:r>
      <w:r w:rsidRPr="00585E55">
        <w:rPr>
          <w:lang w:val="en-GB"/>
        </w:rPr>
        <w:t xml:space="preserve">, "proteinase-3_antibodies" </w:t>
      </w:r>
      <w:r w:rsidRPr="00C142B2">
        <w:rPr>
          <w:rStyle w:val="berschrift3Zchn"/>
          <w:lang w:val="en-GB"/>
        </w:rPr>
        <w:t>(&gt;62%)</w:t>
      </w:r>
      <w:r w:rsidRPr="00585E55">
        <w:rPr>
          <w:lang w:val="en-GB"/>
        </w:rPr>
        <w:t xml:space="preserve">, "complement_c3" </w:t>
      </w:r>
      <w:r w:rsidRPr="00C142B2">
        <w:rPr>
          <w:rStyle w:val="berschrift3Zchn"/>
          <w:lang w:val="en-GB"/>
        </w:rPr>
        <w:t>(&gt;23%)</w:t>
      </w:r>
      <w:r w:rsidRPr="00585E55">
        <w:rPr>
          <w:lang w:val="en-GB"/>
        </w:rPr>
        <w:t xml:space="preserve">, "complement_c4" </w:t>
      </w:r>
      <w:r w:rsidRPr="00C142B2">
        <w:rPr>
          <w:rStyle w:val="berschrift3Zchn"/>
          <w:lang w:val="en-GB"/>
        </w:rPr>
        <w:t>(&gt;23%)</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xml:space="preserve">) is questionable. A function to remove columns based on a substring in the column name was additionally introduced. This allows to remove columns based on a substring, </w:t>
      </w:r>
      <w:r w:rsidR="00DB3312" w:rsidRPr="00585E55">
        <w:rPr>
          <w:lang w:val="en-GB"/>
        </w:rPr>
        <w:t>e.g.,</w:t>
      </w:r>
      <w:r w:rsidRPr="00585E55">
        <w:rPr>
          <w:lang w:val="en-GB"/>
        </w:rPr>
        <w:t xml:space="preserve"> "range". </w:t>
      </w:r>
    </w:p>
    <w:p w14:paraId="6AB617C0" w14:textId="0A0C56B1" w:rsidR="004052EC" w:rsidRPr="00585E55" w:rsidRDefault="004052EC" w:rsidP="00585E55">
      <w:pPr>
        <w:pStyle w:val="berschrift2"/>
        <w:rPr>
          <w:lang w:val="en-GB"/>
        </w:rPr>
      </w:pPr>
      <w:r w:rsidRPr="00585E55">
        <w:rPr>
          <w:lang w:val="en-GB"/>
        </w:rPr>
        <w:tab/>
        <w:t>Categorical Features</w:t>
      </w:r>
    </w:p>
    <w:p w14:paraId="66BA1004" w14:textId="13239759" w:rsidR="004052EC" w:rsidRPr="00585E55" w:rsidRDefault="004052EC" w:rsidP="00585E55">
      <w:pPr>
        <w:ind w:firstLine="288"/>
        <w:jc w:val="both"/>
        <w:rPr>
          <w:lang w:val="en-GB"/>
        </w:rPr>
      </w:pPr>
      <w:r w:rsidRPr="00585E55">
        <w:rPr>
          <w:lang w:val="en-GB"/>
        </w:rPr>
        <w:t xml:space="preserve">Essentially, categorical features must be converted to the dtype "category" for correct handling by the encoder.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race or ethnic group data not provided by source". These values are treated as missing values, aka in the category 'unknown</w:t>
      </w:r>
      <w:r w:rsidR="00585E55" w:rsidRPr="00585E55">
        <w:rPr>
          <w:lang w:val="en-GB"/>
        </w:rPr>
        <w:t>’ since</w:t>
      </w:r>
      <w:r w:rsidRPr="00585E55">
        <w:rPr>
          <w:lang w:val="en-GB"/>
        </w:rPr>
        <w:t xml:space="preserve"> they do not contain any information about the respective person. "</w:t>
      </w:r>
      <w:r w:rsidR="00585E55" w:rsidRPr="00585E55">
        <w:rPr>
          <w:lang w:val="en-GB"/>
        </w:rPr>
        <w:t>Race</w:t>
      </w:r>
      <w:r w:rsidRPr="00585E55">
        <w:rPr>
          <w:lang w:val="en-GB"/>
        </w:rPr>
        <w:t xml:space="preserve"> or ethnic group data not provided by source" and "unknown race" were collapses into the category "unknown". Missing values (NaN's) are also marked with 'unknown'.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anterior" and "posterior". This allows us to model two different situations later:</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1372FB21" w:rsidR="006337F2" w:rsidRPr="00585E55" w:rsidRDefault="006337F2" w:rsidP="004052EC">
      <w:pPr>
        <w:pStyle w:val="berschrift3"/>
        <w:rPr>
          <w:lang w:val="en-GB" w:eastAsia="de-CH"/>
        </w:rPr>
      </w:pPr>
      <w:r w:rsidRPr="00585E55">
        <w:rPr>
          <w:lang w:val="en-GB" w:eastAsia="de-CH"/>
        </w:rPr>
        <w:t>We keep the categories 'anterior', 'intermediate', 'panuveitis', 'posterior' and 'sclerits'. All categories indicate a diffrent section of the eye (or multiple at once) that show inflammation.</w:t>
      </w:r>
    </w:p>
    <w:p w14:paraId="6A6EF703" w14:textId="216E6F31" w:rsidR="00F40F5F" w:rsidRPr="00585E55" w:rsidRDefault="0008232E" w:rsidP="006337F2">
      <w:pPr>
        <w:pStyle w:val="berschrift3"/>
        <w:rPr>
          <w:lang w:val="en-GB" w:eastAsia="de-CH"/>
        </w:rPr>
      </w:pPr>
      <w:r w:rsidRPr="00585E55">
        <w:rPr>
          <w:lang w:val="en-GB"/>
        </w:rPr>
        <w:t xml:space="preserve"> </w:t>
      </w:r>
      <w:r w:rsidR="006337F2" w:rsidRPr="00585E55">
        <w:rPr>
          <w:lang w:val="en-GB" w:eastAsia="de-CH"/>
        </w:rPr>
        <w:t>We collapse mutliple categories to get an 'anterior' and 'posterior' category. Aka, collapse the location to inflammations in the front and the back of the eye (binary feature). To achieve this we collapse the categories 'intermediate', 'posterior' and 'panuveities' to the category "posterior_segmen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The class 'pan' is synonymous to 'panuveitis' and can be collapsed.</w:t>
      </w:r>
    </w:p>
    <w:p w14:paraId="0F5D9693" w14:textId="5C53A532" w:rsidR="00DB3312" w:rsidRPr="00585E55" w:rsidRDefault="00DB3312" w:rsidP="00DB3312">
      <w:pPr>
        <w:ind w:firstLine="288"/>
        <w:jc w:val="both"/>
        <w:rPr>
          <w:lang w:val="en-GB"/>
        </w:rPr>
      </w:pPr>
      <w:r w:rsidRPr="00585E55">
        <w:rPr>
          <w:lang w:val="en-GB"/>
        </w:rPr>
        <w:t>The column "category" describes the origin of the inflammation and takes in majority the class "</w:t>
      </w:r>
      <w:r w:rsidR="00585E55" w:rsidRPr="00585E55">
        <w:rPr>
          <w:lang w:val="en-GB"/>
        </w:rPr>
        <w:t>idiopathic</w:t>
      </w:r>
      <w:r w:rsidRPr="00585E55">
        <w:rPr>
          <w:lang w:val="en-GB"/>
        </w:rPr>
        <w:t>". The classes "nonneoplastic masquerade" and "neoplastic masquerade" describe a pseudo-uveitis and were transferred to the class "not_uveitis"</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 xml:space="preserve">"specific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w:r w:rsidRPr="00C142B2">
        <w:rPr>
          <w:rStyle w:val="berschrift3Zchn"/>
          <w:lang w:val="en-GB"/>
        </w:rPr>
        <w:t>&lt;n</w:t>
      </w:r>
      <w:r w:rsidRPr="00585E55">
        <w:rPr>
          <w:lang w:val="en-GB"/>
        </w:rPr>
        <w:t xml:space="preserve"> appearances into the class "other". Later, all classes with </w:t>
      </w:r>
      <w:r w:rsidRPr="00C142B2">
        <w:rPr>
          <w:rStyle w:val="berschrift3Zchn"/>
          <w:lang w:val="en-GB"/>
        </w:rPr>
        <w:t>&lt;20</w:t>
      </w:r>
      <w:r w:rsidRPr="00585E55">
        <w:rPr>
          <w:lang w:val="en-GB"/>
        </w:rPr>
        <w:t xml:space="preserve"> appearances were merged. The features with prefix "ac_abn_" and "vit_abn_" have class "C" (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The function converts invalid values to NaN values and 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585E55" w:rsidRDefault="00713FCA" w:rsidP="00DB3312">
      <w:pPr>
        <w:pStyle w:val="berschrift2"/>
        <w:rPr>
          <w:lang w:val="en-GB"/>
        </w:rPr>
      </w:pPr>
      <w:r w:rsidRPr="00585E55">
        <w:rPr>
          <w:lang w:val="en-GB"/>
        </w:rPr>
        <w:t>Numerical Features</w:t>
      </w:r>
    </w:p>
    <w:p w14:paraId="3038AC5B" w14:textId="729C7090"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 xml:space="preserve">is in the ranges (annotated by the dashed lines). Such features can be </w:t>
      </w:r>
      <w:r w:rsidRPr="00585E55">
        <w:rPr>
          <w:lang w:val="en-GB"/>
        </w:rPr>
        <w:lastRenderedPageBreak/>
        <w:t xml:space="preserve">converted into a categorical feature. The pre-processing function offers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below rang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 xml:space="preserve">='in range' and values above the maximum are converted to </w:t>
      </w:r>
      <w:r w:rsidRPr="00C142B2">
        <w:rPr>
          <w:rStyle w:val="berschrift3Zchn"/>
          <w:lang w:val="en-GB"/>
        </w:rPr>
        <w:t>2</w:t>
      </w:r>
      <w:r w:rsidRPr="00585E55">
        <w:rPr>
          <w:lang w:val="en-GB"/>
        </w:rPr>
        <w:t xml:space="preserve"> = 'above rang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674FFCA4" w:rsidR="0008232E" w:rsidRPr="00585E55" w:rsidRDefault="00365061" w:rsidP="00365061">
      <w:pPr>
        <w:pStyle w:val="Beschriftung"/>
        <w:rPr>
          <w:lang w:val="en-GB"/>
        </w:rPr>
      </w:pPr>
      <w:r w:rsidRPr="00585E55">
        <w:rPr>
          <w:lang w:val="en-GB"/>
        </w:rPr>
        <w:t xml:space="preserve">Figure </w:t>
      </w:r>
      <w:r w:rsidRPr="00585E55">
        <w:rPr>
          <w:lang w:val="en-GB"/>
        </w:rPr>
        <w:fldChar w:fldCharType="begin"/>
      </w:r>
      <w:r w:rsidRPr="00585E55">
        <w:rPr>
          <w:lang w:val="en-GB"/>
        </w:rPr>
        <w:instrText xml:space="preserve"> SEQ Figure \* ARABIC </w:instrText>
      </w:r>
      <w:r w:rsidRPr="00585E55">
        <w:rPr>
          <w:lang w:val="en-GB"/>
        </w:rPr>
        <w:fldChar w:fldCharType="separate"/>
      </w:r>
      <w:r w:rsidRPr="00585E55">
        <w:rPr>
          <w:noProof/>
          <w:lang w:val="en-GB"/>
        </w:rPr>
        <w:t>1</w:t>
      </w:r>
      <w:r w:rsidRPr="00585E55">
        <w:rPr>
          <w:lang w:val="en-GB"/>
        </w:rPr>
        <w:fldChar w:fldCharType="end"/>
      </w:r>
      <w:r w:rsidRPr="00585E55">
        <w:rPr>
          <w:lang w:val="en-GB"/>
        </w:rPr>
        <w:t>, Ranges of Feature "lactate_dehydrog</w:t>
      </w:r>
      <w:r w:rsidR="00585E55">
        <w:rPr>
          <w:lang w:val="en-GB"/>
        </w:rPr>
        <w:t>e</w:t>
      </w:r>
      <w:r w:rsidRPr="00585E55">
        <w:rPr>
          <w:lang w:val="en-GB"/>
        </w:rPr>
        <w:t>nase"</w:t>
      </w:r>
    </w:p>
    <w:p w14:paraId="52DD442A" w14:textId="4956C618" w:rsidR="00585E55" w:rsidRDefault="00CD7F6B" w:rsidP="00585E55">
      <w:pPr>
        <w:jc w:val="both"/>
        <w:rPr>
          <w:lang w:val="en-GB"/>
        </w:rPr>
      </w:pPr>
      <w:r w:rsidRPr="00585E55">
        <w:rPr>
          <w:lang w:val="en-GB"/>
        </w:rPr>
        <w:t xml:space="preserve">The feature </w:t>
      </w:r>
      <w:r w:rsidR="001E788E">
        <w:rPr>
          <w:lang w:val="en-GB"/>
        </w:rPr>
        <w:t>“</w:t>
      </w:r>
      <w:r w:rsidRPr="00585E55">
        <w:rPr>
          <w:lang w:val="en-GB"/>
        </w:rPr>
        <w:t xml:space="preserve">C-Reactive Protein, Normal and High Sensitivity” contains multiple units of measurement (mg/dl and mg/L). </w:t>
      </w:r>
      <w:r w:rsidR="00585E55" w:rsidRPr="00585E55">
        <w:rPr>
          <w:lang w:val="en-GB"/>
        </w:rPr>
        <w:t>In pre-processing, the values were standardized to mg/dl. HLA features were not used and were removed later.</w:t>
      </w:r>
      <w:r w:rsidR="00585E55">
        <w:rPr>
          <w:lang w:val="en-GB"/>
        </w:rPr>
        <w:t xml:space="preserve"> </w:t>
      </w:r>
    </w:p>
    <w:p w14:paraId="670FEA4A" w14:textId="0516B2FD" w:rsidR="00F40F5F" w:rsidRPr="00585E55" w:rsidRDefault="00F40F5F" w:rsidP="00585E55">
      <w:pPr>
        <w:pStyle w:val="berschrift2"/>
        <w:rPr>
          <w:lang w:val="en-GB"/>
        </w:rPr>
      </w:pPr>
      <w:commentRangeStart w:id="3"/>
      <w:r w:rsidRPr="00585E55">
        <w:rPr>
          <w:lang w:val="en-GB"/>
        </w:rPr>
        <w:t>Features</w:t>
      </w:r>
      <w:commentRangeEnd w:id="3"/>
      <w:r w:rsidR="00585E55">
        <w:rPr>
          <w:rStyle w:val="Kommentarzeichen"/>
          <w:i w:val="0"/>
          <w:iCs w:val="0"/>
          <w:noProof w:val="0"/>
        </w:rPr>
        <w:commentReference w:id="3"/>
      </w:r>
      <w:r w:rsidRPr="00585E55">
        <w:rPr>
          <w:lang w:val="en-GB"/>
        </w:rPr>
        <w:t xml:space="preserve"> </w:t>
      </w:r>
      <w:r w:rsidR="00585E55" w:rsidRPr="00585E55">
        <w:rPr>
          <w:lang w:val="en-GB"/>
        </w:rPr>
        <w:t>containing</w:t>
      </w:r>
      <w:r w:rsidRPr="00585E55">
        <w:rPr>
          <w:lang w:val="en-GB"/>
        </w:rPr>
        <w:t xml:space="preserve"> numeric and categorical data</w:t>
      </w:r>
    </w:p>
    <w:p w14:paraId="372885CF" w14:textId="7D440CE7" w:rsidR="00585E55" w:rsidRDefault="00713FCA" w:rsidP="009A30EC">
      <w:pPr>
        <w:pStyle w:val="berschrift2"/>
        <w:rPr>
          <w:lang w:val="en-GB"/>
        </w:rPr>
      </w:pPr>
      <w:r w:rsidRPr="00585E55">
        <w:rPr>
          <w:lang w:val="en-GB"/>
        </w:rPr>
        <w:t>Imputing missing values</w:t>
      </w:r>
    </w:p>
    <w:p w14:paraId="36AFF8C6" w14:textId="0BDFEE08"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different ways. Analogous to the sklearn class SimpleImputer, missing values can be replaced by the mean, the median, the most frequent value or by a constant. In addition, we applied a KNN imputer which imputes missing values using a k-Nearest Neighbour. Here, the missing values are replaced by the mean of the values of the </w:t>
      </w:r>
      <m:oMath>
        <m:r>
          <w:rPr>
            <w:rFonts w:ascii="Cambria Math" w:hAnsi="Cambria Math"/>
            <w:lang w:val="en-GB"/>
          </w:rPr>
          <m:t>n</m:t>
        </m:r>
      </m:oMath>
      <w:r w:rsidRPr="00C142B2">
        <w:rPr>
          <w:lang w:val="en-GB"/>
        </w:rPr>
        <w:t xml:space="preserve"> nearest neighbours.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A77AC7">
        <w:rPr>
          <w:lang w:val="en-GB"/>
        </w:rPr>
        <w:t>[7]</w:t>
      </w:r>
      <w:r>
        <w:rPr>
          <w:lang w:val="de-CH"/>
        </w:rPr>
        <w:fldChar w:fldCharType="end"/>
      </w:r>
      <w:r w:rsidRPr="00A77AC7">
        <w:rPr>
          <w:lang w:val="en-GB"/>
        </w:rPr>
        <w:t xml:space="preserve">. </w:t>
      </w:r>
      <w:r w:rsidRPr="00C142B2">
        <w:rPr>
          <w:lang w:val="en-GB"/>
        </w:rPr>
        <w:t>For the models explained in IV, either categorical values were imputed using most frequent and numerical values were imputed using the mean,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F386100" w:rsidR="00DA62E0" w:rsidRDefault="00DA62E0" w:rsidP="00DA62E0">
      <w:pPr>
        <w:ind w:firstLine="288"/>
        <w:jc w:val="both"/>
        <w:rPr>
          <w:lang w:val="en-GB"/>
        </w:rPr>
      </w:pPr>
      <w:r w:rsidRPr="00DA62E0">
        <w:rPr>
          <w:lang w:val="en-GB"/>
        </w:rPr>
        <w:t xml:space="preserve">Many machine learning algorithms can only work with numeric data. Strings or other data types can therefore not be used. This makes a transformation of the categorical variables necessary. There are two possibilities: </w:t>
      </w:r>
    </w:p>
    <w:p w14:paraId="00EDF799" w14:textId="77777777" w:rsidR="00712C43" w:rsidRPr="00A77AC7" w:rsidRDefault="00712C43" w:rsidP="00DA62E0">
      <w:pPr>
        <w:ind w:firstLine="288"/>
        <w:jc w:val="both"/>
        <w:rPr>
          <w:i/>
          <w:iCs/>
          <w:noProof/>
          <w:lang w:val="en-GB"/>
        </w:rPr>
      </w:pPr>
    </w:p>
    <w:p w14:paraId="10C4A56B" w14:textId="5CB1D48B" w:rsidR="00DA62E0" w:rsidRPr="00DA62E0" w:rsidRDefault="00DA62E0" w:rsidP="00C416EB">
      <w:pPr>
        <w:pStyle w:val="berschrift3"/>
        <w:rPr>
          <w:lang w:val="en-GB"/>
        </w:rPr>
      </w:pPr>
      <w:r w:rsidRPr="00DA62E0">
        <w:rPr>
          <w:lang w:val="en-GB"/>
        </w:rPr>
        <w:t>Assign a number to a class of a categorical variable. E.g. in the variable "category" 1 represents 'idiopathic', 2 represents 'systemic' etc.. However, this can lead to problems, because a higher number can be considered as "more important", which leads to a</w:t>
      </w:r>
      <w:r>
        <w:rPr>
          <w:lang w:val="en-GB"/>
        </w:rPr>
        <w:t>n unwanted</w:t>
      </w:r>
      <w:r w:rsidRPr="00DA62E0">
        <w:rPr>
          <w:lang w:val="en-GB"/>
        </w:rPr>
        <w:t xml:space="preserve"> ranking of the classes. </w:t>
      </w:r>
    </w:p>
    <w:p w14:paraId="2AA30A17" w14:textId="0368E30B" w:rsidR="00DA62E0" w:rsidRDefault="00DA62E0" w:rsidP="00DA62E0">
      <w:pPr>
        <w:pStyle w:val="berschrift3"/>
        <w:rPr>
          <w:lang w:val="en-GB"/>
        </w:rPr>
      </w:pPr>
      <w:r w:rsidRPr="00DA62E0">
        <w:rPr>
          <w:lang w:val="en-GB"/>
        </w:rPr>
        <w:t xml:space="preserve">For each class of a categorical variable, a new feature is created which binary records whether an observation falls into this class or not. Example: the class 'idiopathic' in </w:t>
      </w:r>
      <w:r w:rsidRPr="00DA62E0">
        <w:rPr>
          <w:lang w:val="en-GB"/>
        </w:rPr>
        <w:t xml:space="preserve">"category" becomes a new feature with the name 'category_idiopathic' which can take 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14466305" w:rsidR="00F16307" w:rsidRDefault="00F16307" w:rsidP="00712C43">
      <w:pPr>
        <w:pStyle w:val="berschrift1"/>
        <w:rPr>
          <w:lang w:val="en-GB"/>
        </w:rPr>
      </w:pPr>
      <w:r w:rsidRPr="00585E55">
        <w:rPr>
          <w:lang w:val="en-GB"/>
        </w:rPr>
        <w:t>Modelling</w:t>
      </w:r>
    </w:p>
    <w:p w14:paraId="0DD07567" w14:textId="77777777" w:rsidR="00A20ADD" w:rsidRDefault="00C911CB" w:rsidP="00C911CB">
      <w:pPr>
        <w:ind w:firstLine="288"/>
        <w:jc w:val="both"/>
        <w:rPr>
          <w:lang w:val="en-GB"/>
        </w:rPr>
      </w:pPr>
      <w:r w:rsidRPr="00C911CB">
        <w:rPr>
          <w:lang w:val="en-GB"/>
        </w:rPr>
        <w:t xml:space="preserve">In this chapter we describe the modeling procedure and the algorithms used. We present the results in Appendix A, as well as in Chapter V. In addition to the total data set with n = 1075 samples before </w:t>
      </w:r>
      <w:r w:rsidRPr="00C911CB">
        <w:rPr>
          <w:lang w:val="en-GB"/>
        </w:rPr>
        <w:t>pre-processing</w:t>
      </w:r>
      <w:r w:rsidRPr="00C911CB">
        <w:rPr>
          <w:lang w:val="en-GB"/>
        </w:rPr>
        <w:t xml:space="preserve"> (depending on the target variable, the total number of samples varies slightly, since samples with missing values in the target variable were removed), two additional data sets divided by gender were introduced. We thus investigate the assumption that we could obtain better results if we treated male and female patients separately. This could also lead to different feature importance and thus to differences in the variables relevant for prediction. </w:t>
      </w:r>
    </w:p>
    <w:p w14:paraId="0640970C" w14:textId="2A8EE4BA" w:rsidR="00C911CB" w:rsidRDefault="00C911CB" w:rsidP="00C911CB">
      <w:pPr>
        <w:ind w:firstLine="288"/>
        <w:jc w:val="both"/>
        <w:rPr>
          <w:lang w:val="en-GB"/>
        </w:rPr>
      </w:pPr>
      <w:r w:rsidRPr="00C911CB">
        <w:rPr>
          <w:lang w:val="en-GB"/>
        </w:rPr>
        <w:t xml:space="preserve">We focused on classification algorithms that are comprehensible, reproducible and allow the extraction of feature importance. We considered seven algorithms: Decision Trees, Random Forest, </w:t>
      </w:r>
      <w:r w:rsidRPr="00C911CB">
        <w:rPr>
          <w:lang w:val="en-GB"/>
        </w:rPr>
        <w:t>k</w:t>
      </w:r>
      <w:r>
        <w:rPr>
          <w:lang w:val="en-GB"/>
        </w:rPr>
        <w:t>-</w:t>
      </w:r>
      <w:r w:rsidRPr="00C911CB">
        <w:rPr>
          <w:lang w:val="en-GB"/>
        </w:rPr>
        <w:t>nearest</w:t>
      </w:r>
      <w:r w:rsidRPr="00C911CB">
        <w:rPr>
          <w:lang w:val="en-GB"/>
        </w:rPr>
        <w:t xml:space="preserve"> </w:t>
      </w:r>
      <w:r w:rsidRPr="00C911CB">
        <w:rPr>
          <w:lang w:val="en-GB"/>
        </w:rPr>
        <w:t>Neighbour</w:t>
      </w:r>
      <w:r>
        <w:rPr>
          <w:lang w:val="en-GB"/>
        </w:rPr>
        <w:t xml:space="preserve"> (KNN)</w:t>
      </w:r>
      <w:r w:rsidRPr="00C911CB">
        <w:rPr>
          <w:lang w:val="en-GB"/>
        </w:rPr>
        <w:t>, Support Vector Machines</w:t>
      </w:r>
      <w:r>
        <w:rPr>
          <w:lang w:val="en-GB"/>
        </w:rPr>
        <w:t xml:space="preserve"> (SVM)</w:t>
      </w:r>
      <w:r w:rsidRPr="00C911CB">
        <w:rPr>
          <w:lang w:val="en-GB"/>
        </w:rPr>
        <w:t xml:space="preserve">, XGBoost, AdaBoost with Decision Trees as base estimators, and </w:t>
      </w:r>
      <w:r w:rsidRPr="00C911CB">
        <w:rPr>
          <w:lang w:val="en-GB"/>
        </w:rPr>
        <w:t>Multi</w:t>
      </w:r>
      <w:r>
        <w:rPr>
          <w:lang w:val="en-GB"/>
        </w:rPr>
        <w:t>-</w:t>
      </w:r>
      <w:r w:rsidRPr="00C911CB">
        <w:rPr>
          <w:lang w:val="en-GB"/>
        </w:rPr>
        <w:t>Layer</w:t>
      </w:r>
      <w:r w:rsidRPr="00C911CB">
        <w:rPr>
          <w:lang w:val="en-GB"/>
        </w:rPr>
        <w:t xml:space="preserve"> Perceptron</w:t>
      </w:r>
      <w:r>
        <w:rPr>
          <w:lang w:val="en-GB"/>
        </w:rPr>
        <w:t xml:space="preserve"> (MLP)</w:t>
      </w:r>
      <w:r w:rsidRPr="00C911CB">
        <w:rPr>
          <w:lang w:val="en-GB"/>
        </w:rPr>
        <w:t>.</w:t>
      </w:r>
      <w:r>
        <w:rPr>
          <w:lang w:val="en-GB"/>
        </w:rPr>
        <w:t xml:space="preserve"> </w:t>
      </w:r>
      <w:r w:rsidRPr="00C911CB">
        <w:rPr>
          <w:lang w:val="en-GB"/>
        </w:rPr>
        <w:t>With the exception of MLP, SVM, and KNN, all algorithms are tree-based, albeit a majority are ensemble methods.</w:t>
      </w:r>
      <w:r w:rsidR="00A20ADD">
        <w:rPr>
          <w:lang w:val="en-GB"/>
        </w:rPr>
        <w:t xml:space="preserve"> </w:t>
      </w:r>
    </w:p>
    <w:p w14:paraId="46E98DDC" w14:textId="684E26CB" w:rsidR="00A20ADD" w:rsidRDefault="00A20ADD" w:rsidP="00A20ADD">
      <w:pPr>
        <w:pStyle w:val="berschrift3"/>
        <w:rPr>
          <w:lang w:val="en-GB"/>
        </w:rPr>
      </w:pPr>
      <w:r>
        <w:rPr>
          <w:lang w:val="en-GB"/>
        </w:rPr>
        <w:t xml:space="preserve">KNN searches for the </w:t>
      </w:r>
      <m:oMath>
        <m:r>
          <w:rPr>
            <w:rFonts w:ascii="Cambria Math" w:hAnsi="Cambria Math"/>
            <w:lang w:val="en-GB"/>
          </w:rPr>
          <m:t>k</m:t>
        </m:r>
      </m:oMath>
      <w:r>
        <w:rPr>
          <w:lang w:val="en-GB"/>
        </w:rPr>
        <w:t xml:space="preserve"> most similar neigbours and assigns the most frequent label. </w:t>
      </w:r>
    </w:p>
    <w:p w14:paraId="19333B26" w14:textId="3637AE0B" w:rsidR="00A20ADD" w:rsidRDefault="00A20ADD" w:rsidP="00A20ADD">
      <w:pPr>
        <w:pStyle w:val="berschrift3"/>
        <w:rPr>
          <w:lang w:val="en-GB"/>
        </w:rPr>
      </w:pPr>
      <w:r>
        <w:rPr>
          <w:lang w:val="en-GB"/>
        </w:rPr>
        <w:t>Decision Trees split the data based on rules and try to minimize entropy. A label is predicted by following these rules.</w:t>
      </w:r>
    </w:p>
    <w:p w14:paraId="111CB012" w14:textId="7E3FC4FD" w:rsidR="00A20ADD" w:rsidRDefault="00A20ADD" w:rsidP="00A20ADD">
      <w:pPr>
        <w:pStyle w:val="berschrift3"/>
        <w:rPr>
          <w:lang w:val="en-GB"/>
        </w:rPr>
      </w:pPr>
      <w:r>
        <w:rPr>
          <w:lang w:val="en-GB"/>
        </w:rPr>
        <w:t>XGBoost, AdaBoost and Random Forest are all ensemble models that use multiple decision trees as a base estimator. XGBoost and AdaBoost are gradient boosted. All predict a label on a majority vote from the base estimators.</w:t>
      </w:r>
    </w:p>
    <w:p w14:paraId="6F75084E" w14:textId="4958D446" w:rsidR="00A20ADD" w:rsidRDefault="00A20ADD" w:rsidP="00A20ADD">
      <w:pPr>
        <w:pStyle w:val="berschrift3"/>
        <w:rPr>
          <w:lang w:val="en-GB"/>
        </w:rPr>
      </w:pPr>
      <w:r>
        <w:rPr>
          <w:lang w:val="en-GB"/>
        </w:rPr>
        <w:t xml:space="preserve">Support Vector Machines try to split the data into groups so that around the splits (support vectors) exists the biggest possible margin without any samples in it. </w:t>
      </w:r>
    </w:p>
    <w:p w14:paraId="6FD4677B" w14:textId="46A87551" w:rsidR="00A20ADD" w:rsidRPr="00A20ADD" w:rsidRDefault="00A20ADD" w:rsidP="00A20ADD">
      <w:pPr>
        <w:pStyle w:val="berschrift3"/>
        <w:rPr>
          <w:lang w:val="en-GB"/>
        </w:rPr>
      </w:pPr>
      <w:r>
        <w:rPr>
          <w:lang w:val="en-GB"/>
        </w:rPr>
        <w:t>MLP is the most basic form of neural network.</w:t>
      </w:r>
    </w:p>
    <w:p w14:paraId="6CCA43F8" w14:textId="12DB559D" w:rsidR="00C911CB" w:rsidRDefault="00C911CB" w:rsidP="00C911CB">
      <w:pPr>
        <w:pStyle w:val="berschrift2"/>
        <w:rPr>
          <w:lang w:val="en-GB"/>
        </w:rPr>
      </w:pPr>
      <w:r>
        <w:rPr>
          <w:lang w:val="en-GB"/>
        </w:rPr>
        <w:t>Evaluation</w:t>
      </w:r>
    </w:p>
    <w:p w14:paraId="65966B73" w14:textId="34CDB7E9" w:rsidR="00E578F1" w:rsidRPr="00E578F1" w:rsidRDefault="00E578F1" w:rsidP="00E578F1">
      <w:pPr>
        <w:ind w:firstLine="181"/>
        <w:jc w:val="both"/>
        <w:rPr>
          <w:lang w:val="en-GB"/>
        </w:rPr>
      </w:pPr>
      <w:r w:rsidRPr="00E578F1">
        <w:rPr>
          <w:lang w:val="en-GB"/>
        </w:rPr>
        <w:t xml:space="preserve">The data was split into training and test set using </w:t>
      </w:r>
      <w:proofErr w:type="spellStart"/>
      <w:r w:rsidRPr="00E578F1">
        <w:rPr>
          <w:lang w:val="en-GB"/>
        </w:rPr>
        <w:t>sklearn's</w:t>
      </w:r>
      <w:proofErr w:type="spellEnd"/>
      <w:r w:rsidRPr="00E578F1">
        <w:rPr>
          <w:lang w:val="en-GB"/>
        </w:rPr>
        <w:t xml:space="preserve"> </w:t>
      </w:r>
      <w:proofErr w:type="spellStart"/>
      <w:r w:rsidRPr="00E578F1">
        <w:rPr>
          <w:lang w:val="en-GB"/>
        </w:rPr>
        <w:t>train_test_split</w:t>
      </w:r>
      <w:proofErr w:type="spellEnd"/>
      <w:r w:rsidRPr="00E578F1">
        <w:rPr>
          <w:lang w:val="en-GB"/>
        </w:rPr>
        <w:t xml:space="preserve"> function. A stratified split was performed, meaning that the training and test sets have the same underlying distribution. The </w:t>
      </w:r>
      <w:proofErr w:type="spellStart"/>
      <w:r w:rsidRPr="00E578F1">
        <w:rPr>
          <w:lang w:val="en-GB"/>
        </w:rPr>
        <w:t>testset</w:t>
      </w:r>
      <w:proofErr w:type="spellEnd"/>
      <w:r w:rsidRPr="00E578F1">
        <w:rPr>
          <w:lang w:val="en-GB"/>
        </w:rPr>
        <w:t xml:space="preserve"> has a relative share of 25% of the data. Using a </w:t>
      </w:r>
      <w:proofErr w:type="spellStart"/>
      <w:r w:rsidRPr="00E578F1">
        <w:rPr>
          <w:lang w:val="en-GB"/>
        </w:rPr>
        <w:t>GridSearch</w:t>
      </w:r>
      <w:proofErr w:type="spellEnd"/>
      <w:r>
        <w:rPr>
          <w:lang w:val="en-GB"/>
        </w:rPr>
        <w:t xml:space="preserve"> approach</w:t>
      </w:r>
      <w:r w:rsidRPr="00E578F1">
        <w:rPr>
          <w:lang w:val="en-GB"/>
        </w:rPr>
        <w:t xml:space="preserve"> and cross-validation (cv = 3), the models attempted to maximize the target metric. The models were trained with two target metrics appropriate for a multiclass scenario:</w:t>
      </w:r>
    </w:p>
    <w:p w14:paraId="17F40907" w14:textId="74A5EB39" w:rsidR="001E788E" w:rsidRPr="00E578F1" w:rsidRDefault="00E578F1" w:rsidP="00E578F1">
      <w:pPr>
        <w:ind w:firstLine="181"/>
        <w:jc w:val="both"/>
        <w:rPr>
          <w:lang w:val="en-GB"/>
        </w:rPr>
      </w:pPr>
      <w:r w:rsidRPr="00E578F1">
        <w:rPr>
          <w:lang w:val="en-GB"/>
        </w:rPr>
        <w:t xml:space="preserve">F1 score takes the harmonic mean between a model's Precision and Recall. Precision describes the relative proportion of positive assignments of a model that actually belong to this class. Recall describes the relative proportion of actually correctly identified samples. The harmonic mean means that the F1 score can only be high if both </w:t>
      </w:r>
      <w:r w:rsidRPr="00E578F1">
        <w:rPr>
          <w:lang w:val="en-GB"/>
        </w:rPr>
        <w:t>Recall,</w:t>
      </w:r>
      <w:r w:rsidRPr="00E578F1">
        <w:rPr>
          <w:lang w:val="en-GB"/>
        </w:rPr>
        <w:t xml:space="preserve"> and Precision are high. If one of the values is strongly lower, the F1 score is lower than it would be with a simple arithmetic mean</w:t>
      </w:r>
      <w:r w:rsidR="001E788E" w:rsidRPr="00E578F1">
        <w:rPr>
          <w:lang w:val="en-GB"/>
        </w:rPr>
        <w:t>.</w:t>
      </w:r>
    </w:p>
    <w:p w14:paraId="0080CCAE" w14:textId="77777777" w:rsidR="00E578F1" w:rsidRPr="00E578F1" w:rsidRDefault="00E578F1" w:rsidP="00745A54">
      <w:pPr>
        <w:ind w:firstLine="181"/>
        <w:jc w:val="both"/>
        <w:rPr>
          <w:lang w:val="en-GB"/>
        </w:rPr>
      </w:pPr>
    </w:p>
    <w:p w14:paraId="6FE01F75" w14:textId="6A146A0D" w:rsidR="00745A54" w:rsidRDefault="00745A54" w:rsidP="00745A54">
      <w:pPr>
        <w:pStyle w:val="berschrift3"/>
        <w:numPr>
          <w:ilvl w:val="0"/>
          <w:numId w:val="0"/>
        </w:numPr>
        <w:spacing w:before="120" w:after="120"/>
        <w:ind w:left="181"/>
        <w:jc w:val="center"/>
        <w:rPr>
          <w:i w:val="0"/>
          <w:iCs w:val="0"/>
          <w:lang w:val="en-GB"/>
        </w:rPr>
      </w:pPr>
      <w:r w:rsidRPr="00745A54">
        <w:rPr>
          <w:lang w:val="en-GB"/>
        </w:rPr>
        <w:lastRenderedPageBreak/>
        <w:t xml:space="preserve"> </w:t>
      </w:r>
      <w:r>
        <w:rPr>
          <w:lang w:val="en-GB"/>
        </w:rP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lang w:val="en-GB"/>
              </w:rPr>
              <m:t>1</m:t>
            </m:r>
          </m:sub>
        </m:sSub>
        <m:r>
          <w:rPr>
            <w:rFonts w:ascii="Cambria Math" w:hAnsi="Cambria Math"/>
            <w:lang w:val="en-GB"/>
          </w:rPr>
          <m:t>=2∙</m:t>
        </m:r>
        <m:f>
          <m:fPr>
            <m:type m:val="skw"/>
            <m:ctrlPr>
              <w:rPr>
                <w:rFonts w:ascii="Cambria Math" w:hAnsi="Cambria Math"/>
                <w:lang w:val="de-CH"/>
              </w:rPr>
            </m:ctrlPr>
          </m:fPr>
          <m:num>
            <m:r>
              <m:rPr>
                <m:nor/>
              </m:rPr>
              <w:rPr>
                <w:rFonts w:ascii="Cambria Math" w:hAnsi="Cambria Math"/>
                <w:i w:val="0"/>
                <w:lang w:val="en-GB"/>
              </w:rPr>
              <m:t>Precision ∙ Recall</m:t>
            </m:r>
          </m:num>
          <m:den>
            <m:r>
              <w:rPr>
                <w:rFonts w:ascii="Cambria Math" w:hAnsi="Cambria Math"/>
                <w:lang w:val="de-CH"/>
              </w:rPr>
              <m:t>Precision</m:t>
            </m:r>
            <m:r>
              <w:rPr>
                <w:rFonts w:ascii="Cambria Math" w:hAnsi="Cambria Math"/>
                <w:lang w:val="en-GB"/>
              </w:rPr>
              <m:t>+</m:t>
            </m:r>
            <m:r>
              <w:rPr>
                <w:rFonts w:ascii="Cambria Math" w:hAnsi="Cambria Math"/>
                <w:lang w:val="de-CH"/>
              </w:rPr>
              <m:t>Recall</m:t>
            </m:r>
          </m:den>
        </m:f>
      </m:oMath>
      <w:r>
        <w:rPr>
          <w:lang w:val="en-GB"/>
        </w:rPr>
        <w:t xml:space="preserve">     </w:t>
      </w:r>
      <w:r>
        <w:rPr>
          <w:i w:val="0"/>
          <w:iCs w:val="0"/>
          <w:lang w:val="en-GB"/>
        </w:rPr>
        <w:t>(1)</w:t>
      </w:r>
    </w:p>
    <w:p w14:paraId="1E76552F" w14:textId="3CAEA9BE" w:rsidR="00745A54" w:rsidRDefault="00745A54" w:rsidP="00745A54">
      <w:pPr>
        <w:rPr>
          <w:lang w:val="en-GB"/>
        </w:rPr>
      </w:pPr>
    </w:p>
    <w:p w14:paraId="210F6E66" w14:textId="1C3DD861" w:rsidR="00E578F1" w:rsidRDefault="00E578F1" w:rsidP="00E578F1">
      <w:pPr>
        <w:ind w:firstLine="181"/>
        <w:jc w:val="both"/>
        <w:rPr>
          <w:lang w:val="en-GB"/>
        </w:rPr>
      </w:pPr>
      <w:r w:rsidRPr="00E578F1">
        <w:rPr>
          <w:lang w:val="en-GB"/>
        </w:rPr>
        <w:t xml:space="preserve">Since we did not only work with binary target variables that record the membership to a single class, but with several, </w:t>
      </w:r>
      <w:r w:rsidRPr="00E578F1">
        <w:rPr>
          <w:lang w:val="en-GB"/>
        </w:rPr>
        <w:t>i.e.,</w:t>
      </w:r>
      <w:r w:rsidRPr="00E578F1">
        <w:rPr>
          <w:lang w:val="en-GB"/>
        </w:rPr>
        <w:t xml:space="preserve"> we perform a multiclass classification, we calculate the F1 score for each individual class and take the mean of it.  Another metric suitable for the multiclass case is the Balanced Accuracy. It takes the mean of the recall over all classes. Both metrics take values in the range [0,1] and are often expressed as percentages.  </w:t>
      </w:r>
    </w:p>
    <w:p w14:paraId="431C2EA3" w14:textId="734380FA" w:rsidR="004A78F8" w:rsidRPr="004A78F8" w:rsidRDefault="004A78F8" w:rsidP="004A78F8">
      <w:pPr>
        <w:ind w:firstLine="181"/>
        <w:jc w:val="both"/>
        <w:rPr>
          <w:i/>
          <w:iCs/>
          <w:noProof/>
          <w:lang w:val="en-GB"/>
        </w:rPr>
      </w:pPr>
      <w:r w:rsidRPr="004A78F8">
        <w:rPr>
          <w:lang w:val="en-GB"/>
        </w:rPr>
        <w:t>We trained all mentioned algorithms with all three datasets with both target metrics. In each case, four different imputation methods (OneHotEncoding, No OneHotEncoding, OneHotEncoding with KNN as imputer and no OneHotEncoding with KNN as imputer) were used. In total, 712 different models were trained. (Although the actual number of trained models is significantly higher, since only the best models were retained during the respective run.</w:t>
      </w:r>
    </w:p>
    <w:p w14:paraId="502A0D88" w14:textId="52ED2E24" w:rsidR="00F16307" w:rsidRDefault="00F16307" w:rsidP="00E578F1">
      <w:pPr>
        <w:pStyle w:val="berschrift2"/>
        <w:rPr>
          <w:lang w:val="en-GB"/>
        </w:rPr>
      </w:pPr>
      <w:r w:rsidRPr="00585E55">
        <w:rPr>
          <w:lang w:val="en-GB"/>
        </w:rPr>
        <w:t>Location</w:t>
      </w:r>
    </w:p>
    <w:p w14:paraId="700FECF9" w14:textId="46AEA431" w:rsidR="00E17777" w:rsidRPr="00E17777" w:rsidRDefault="00E17777" w:rsidP="00E17777">
      <w:pPr>
        <w:ind w:firstLine="288"/>
        <w:jc w:val="both"/>
        <w:rPr>
          <w:lang w:val="en-GB"/>
        </w:rPr>
      </w:pPr>
      <w:r w:rsidRPr="00E17777">
        <w:rPr>
          <w:lang w:val="en-GB"/>
        </w:rPr>
        <w:t>D</w:t>
      </w:r>
      <w:r w:rsidRPr="00E17777">
        <w:t xml:space="preserve"> </w:t>
      </w:r>
      <w:r w:rsidRPr="00E17777">
        <w:rPr>
          <w:lang w:val="en-GB"/>
        </w:rPr>
        <w:t>The dataset was prepared for location prediction as follows: Features containing non-laboratory values were removed. Features that allow direct inferences to the location were also removed (</w:t>
      </w:r>
      <w:proofErr w:type="gramStart"/>
      <w:r w:rsidRPr="00E17777">
        <w:rPr>
          <w:lang w:val="en-GB"/>
        </w:rPr>
        <w:t>i.e.</w:t>
      </w:r>
      <w:proofErr w:type="gramEnd"/>
      <w:r w:rsidRPr="00E17777">
        <w:rPr>
          <w:lang w:val="en-GB"/>
        </w:rPr>
        <w:t xml:space="preserve"> ac_abn_... and vit_abn_... columns). </w:t>
      </w:r>
      <w:r w:rsidRPr="00E17777">
        <w:rPr>
          <w:lang w:val="en-GB"/>
        </w:rPr>
        <w:t xml:space="preserve">The location can thus only be predicted directly from laboratory values, which prevents an influence through other, </w:t>
      </w:r>
      <w:r w:rsidR="0006358C">
        <w:rPr>
          <w:lang w:val="en-GB"/>
        </w:rPr>
        <w:t>un</w:t>
      </w:r>
      <w:r w:rsidR="0006358C" w:rsidRPr="00E17777">
        <w:rPr>
          <w:lang w:val="en-GB"/>
        </w:rPr>
        <w:t>related</w:t>
      </w:r>
      <w:r w:rsidRPr="00E17777">
        <w:rPr>
          <w:lang w:val="en-GB"/>
        </w:rPr>
        <w:t xml:space="preserve"> values and thus allows the selection of a subset of laboratory tests per location.</w:t>
      </w:r>
    </w:p>
    <w:p w14:paraId="0AF31548" w14:textId="491E6E7F" w:rsidR="004A78F8" w:rsidRDefault="004A78F8" w:rsidP="004A78F8">
      <w:pPr>
        <w:pStyle w:val="berschrift4"/>
        <w:rPr>
          <w:lang w:val="en-GB"/>
        </w:rPr>
      </w:pPr>
      <w:r>
        <w:rPr>
          <w:lang w:val="en-GB"/>
        </w:rPr>
        <w:t>Binary Classification</w:t>
      </w:r>
    </w:p>
    <w:p w14:paraId="6E5C1AAD" w14:textId="77777777" w:rsidR="0006358C" w:rsidRPr="0006358C" w:rsidRDefault="0006358C" w:rsidP="0006358C">
      <w:pPr>
        <w:jc w:val="both"/>
        <w:rPr>
          <w:i/>
          <w:iCs/>
          <w:noProof/>
          <w:lang w:val="en-GB"/>
        </w:rPr>
      </w:pPr>
      <w:r w:rsidRPr="0006358C">
        <w:rPr>
          <w:lang w:val="en-GB"/>
        </w:rPr>
        <w:t xml:space="preserve">In the binary case, the target variable can only take on the value "anterior" or "posterior". </w:t>
      </w:r>
    </w:p>
    <w:p w14:paraId="4BD4D8BF" w14:textId="5389F3D5" w:rsidR="004A78F8" w:rsidRDefault="004A78F8" w:rsidP="004A78F8">
      <w:pPr>
        <w:pStyle w:val="berschrift4"/>
        <w:rPr>
          <w:lang w:val="en-GB"/>
        </w:rPr>
      </w:pPr>
      <w:r>
        <w:rPr>
          <w:lang w:val="en-GB"/>
        </w:rPr>
        <w:t>Multiclass Classification</w:t>
      </w:r>
    </w:p>
    <w:p w14:paraId="72E63E78" w14:textId="5FC8BC32" w:rsidR="004A78F8" w:rsidRPr="004A78F8" w:rsidRDefault="004A78F8" w:rsidP="004A78F8">
      <w:pPr>
        <w:pStyle w:val="berschrift4"/>
        <w:rPr>
          <w:lang w:val="en-GB"/>
        </w:rPr>
      </w:pPr>
      <w:r>
        <w:rPr>
          <w:lang w:val="en-GB"/>
        </w:rPr>
        <w:t>One vs. All</w:t>
      </w:r>
    </w:p>
    <w:p w14:paraId="6B59117F" w14:textId="01097225" w:rsidR="00F16307" w:rsidRPr="00585E55" w:rsidRDefault="00F16307" w:rsidP="00F16307">
      <w:pPr>
        <w:pStyle w:val="berschrift2"/>
        <w:rPr>
          <w:lang w:val="en-GB"/>
        </w:rPr>
      </w:pPr>
      <w:r w:rsidRPr="00585E55">
        <w:rPr>
          <w:lang w:val="en-GB"/>
        </w:rPr>
        <w:t>Category</w:t>
      </w:r>
    </w:p>
    <w:p w14:paraId="70C1F6B4" w14:textId="0AEDCD08" w:rsidR="00627EA9" w:rsidRPr="00E578F1" w:rsidRDefault="00F16307" w:rsidP="00E578F1">
      <w:pPr>
        <w:pStyle w:val="berschrift2"/>
        <w:rPr>
          <w:lang w:val="en-GB"/>
        </w:rPr>
      </w:pPr>
      <w:r w:rsidRPr="00585E55">
        <w:rPr>
          <w:lang w:val="en-GB"/>
        </w:rPr>
        <w:t>Specific Diagnosis</w:t>
      </w:r>
    </w:p>
    <w:p w14:paraId="5AAC58FC" w14:textId="6153AC24" w:rsidR="00F16307" w:rsidRPr="00585E55" w:rsidRDefault="00F16307" w:rsidP="00F16307">
      <w:pPr>
        <w:pStyle w:val="berschrift1"/>
        <w:rPr>
          <w:lang w:val="en-GB"/>
        </w:rPr>
      </w:pPr>
      <w:r w:rsidRPr="00585E55">
        <w:rPr>
          <w:lang w:val="en-GB"/>
        </w:rPr>
        <w:t>Results</w:t>
      </w:r>
    </w:p>
    <w:p w14:paraId="44D28104" w14:textId="5629E908" w:rsidR="00F16307" w:rsidRPr="00585E55" w:rsidRDefault="00F16307" w:rsidP="00627EA9">
      <w:pPr>
        <w:pStyle w:val="Textkrper"/>
        <w:rPr>
          <w:lang w:val="en-GB"/>
        </w:rPr>
      </w:pPr>
    </w:p>
    <w:p w14:paraId="5EBE6E99" w14:textId="1B992971" w:rsidR="00F46557" w:rsidRPr="00585E55" w:rsidRDefault="00F46557" w:rsidP="00F46557">
      <w:pPr>
        <w:pStyle w:val="berschrift5"/>
        <w:rPr>
          <w:lang w:val="en-GB"/>
        </w:rPr>
      </w:pPr>
      <w:r w:rsidRPr="00585E55">
        <w:rPr>
          <w:lang w:val="en-GB"/>
        </w:rPr>
        <w:t>Discussion</w:t>
      </w:r>
    </w:p>
    <w:p w14:paraId="3F150B75" w14:textId="121587D3" w:rsidR="00F46557" w:rsidRPr="00585E55" w:rsidRDefault="00F46557" w:rsidP="00F46557">
      <w:pPr>
        <w:pStyle w:val="berschrift5"/>
        <w:rPr>
          <w:lang w:val="en-GB"/>
        </w:rPr>
      </w:pPr>
      <w:r w:rsidRPr="00585E55">
        <w:rPr>
          <w:lang w:val="en-GB"/>
        </w:rPr>
        <w:t>Conclusion</w:t>
      </w:r>
    </w:p>
    <w:p w14:paraId="1993D3D5" w14:textId="5732573D" w:rsidR="00F46557" w:rsidRPr="00585E55" w:rsidRDefault="00627EA9" w:rsidP="00F46557">
      <w:pPr>
        <w:pStyle w:val="berschrift5"/>
        <w:rPr>
          <w:i/>
          <w:iCs/>
          <w:lang w:val="en-GB"/>
        </w:rPr>
      </w:pPr>
      <w:r w:rsidRPr="00585E55">
        <w:rPr>
          <w:lang w:val="en-GB"/>
        </w:rPr>
        <w:t xml:space="preserve">Acknowledgment </w:t>
      </w:r>
    </w:p>
    <w:p w14:paraId="367B0756" w14:textId="77777777" w:rsidR="00627EA9" w:rsidRPr="00585E55" w:rsidRDefault="00627EA9" w:rsidP="00627EA9">
      <w:pPr>
        <w:pStyle w:val="berschrift5"/>
        <w:rPr>
          <w:lang w:val="en-GB"/>
        </w:rPr>
      </w:pPr>
      <w:r w:rsidRPr="00585E55">
        <w:rPr>
          <w:lang w:val="en-GB"/>
        </w:rPr>
        <w:t>References</w:t>
      </w:r>
    </w:p>
    <w:p w14:paraId="771A2ABA" w14:textId="469CE5B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77777777" w:rsidR="006557FE" w:rsidRPr="00585E55" w:rsidRDefault="006557FE" w:rsidP="008956C9">
      <w:pPr>
        <w:jc w:val="both"/>
        <w:rPr>
          <w:lang w:val="en-GB"/>
        </w:rPr>
      </w:pPr>
    </w:p>
    <w:sectPr w:rsidR="006557FE" w:rsidRPr="00585E55"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1" w:author="Roman Studer" w:date="2021-06-22T10:27:00Z" w:initials="RS">
    <w:p w14:paraId="5A213D74" w14:textId="77777777" w:rsidR="004B1108" w:rsidRPr="00A95695" w:rsidRDefault="004B1108">
      <w:pPr>
        <w:pStyle w:val="Kommentartext"/>
        <w:rPr>
          <w:lang w:val="de-CH"/>
        </w:rPr>
      </w:pPr>
      <w:r>
        <w:rPr>
          <w:rStyle w:val="Kommentarzeichen"/>
        </w:rPr>
        <w:annotationRef/>
      </w:r>
      <w:r w:rsidRPr="00A95695">
        <w:rPr>
          <w:lang w:val="de-CH"/>
        </w:rPr>
        <w:t xml:space="preserve">Add </w:t>
      </w:r>
      <w:proofErr w:type="spellStart"/>
      <w:r w:rsidRPr="00A95695">
        <w:rPr>
          <w:lang w:val="de-CH"/>
        </w:rPr>
        <w:t>keywords</w:t>
      </w:r>
      <w:proofErr w:type="spellEnd"/>
    </w:p>
    <w:p w14:paraId="5D005568" w14:textId="32A40A05" w:rsidR="004B1108" w:rsidRPr="00A95695" w:rsidRDefault="004B1108" w:rsidP="004B1108">
      <w:pPr>
        <w:pStyle w:val="Kommentartext"/>
        <w:jc w:val="both"/>
        <w:rPr>
          <w:lang w:val="de-CH"/>
        </w:rPr>
      </w:pPr>
    </w:p>
  </w:comment>
  <w:comment w:id="2" w:author="Roman Studer" w:date="2021-06-22T13:57:00Z" w:initials="RS">
    <w:p w14:paraId="5850084F" w14:textId="4E9C11E9" w:rsidR="00B3357A" w:rsidRPr="00B3357A" w:rsidRDefault="00B3357A">
      <w:pPr>
        <w:pStyle w:val="Kommentartext"/>
        <w:rPr>
          <w:lang w:val="de-CH"/>
        </w:rPr>
      </w:pPr>
      <w:r>
        <w:rPr>
          <w:rStyle w:val="Kommentarzeichen"/>
        </w:rPr>
        <w:annotationRef/>
      </w:r>
      <w:r w:rsidRPr="00B3357A">
        <w:rPr>
          <w:lang w:val="de-CH"/>
        </w:rPr>
        <w:t xml:space="preserve">Eventuell </w:t>
      </w:r>
      <w:proofErr w:type="spellStart"/>
      <w:r w:rsidRPr="00B3357A">
        <w:rPr>
          <w:lang w:val="de-CH"/>
        </w:rPr>
        <w:t>plot</w:t>
      </w:r>
      <w:proofErr w:type="spellEnd"/>
      <w:r w:rsidRPr="00B3357A">
        <w:rPr>
          <w:lang w:val="de-CH"/>
        </w:rPr>
        <w:t xml:space="preserve"> mit </w:t>
      </w:r>
      <w:r w:rsidR="004F6869">
        <w:rPr>
          <w:lang w:val="de-CH"/>
        </w:rPr>
        <w:t>V</w:t>
      </w:r>
      <w:r w:rsidRPr="00B3357A">
        <w:rPr>
          <w:lang w:val="de-CH"/>
        </w:rPr>
        <w:t>erteilung einfügen?</w:t>
      </w:r>
    </w:p>
  </w:comment>
  <w:comment w:id="3" w:author="Studer Roman 1 (s)" w:date="2021-06-23T11:19:00Z" w:initials="SR1(">
    <w:p w14:paraId="672B48AD" w14:textId="77777777" w:rsidR="00585E55" w:rsidRDefault="00585E55">
      <w:pPr>
        <w:pStyle w:val="Kommentartext"/>
      </w:pPr>
      <w:r>
        <w:rPr>
          <w:rStyle w:val="Kommentarzeichen"/>
        </w:rPr>
        <w:annotationRef/>
      </w:r>
      <w:r>
        <w:t xml:space="preserve">Add </w:t>
      </w:r>
      <w:proofErr w:type="gramStart"/>
      <w:r>
        <w:t>description</w:t>
      </w:r>
      <w:proofErr w:type="gramEnd"/>
    </w:p>
    <w:p w14:paraId="20DDBEDC" w14:textId="4B6E727F" w:rsidR="00585E55" w:rsidRDefault="00585E55" w:rsidP="00585E55">
      <w:pPr>
        <w:pStyle w:val="Kommentartext"/>
        <w:jc w:val="both"/>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FD682" w15:done="0"/>
  <w15:commentEx w15:paraId="5D005568" w15:done="0"/>
  <w15:commentEx w15:paraId="5850084F" w15:done="0"/>
  <w15:commentEx w15:paraId="20DDBE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3C67" w16cex:dateUtc="2021-06-22T08:39:00Z"/>
  <w16cex:commentExtensible w16cex:durableId="247C3985" w16cex:dateUtc="2021-06-22T08:27:00Z"/>
  <w16cex:commentExtensible w16cex:durableId="247C6AD6" w16cex:dateUtc="2021-06-22T11:57:00Z"/>
  <w16cex:commentExtensible w16cex:durableId="247D974A" w16cex:dateUtc="2021-06-23T0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FD682" w16cid:durableId="247C3C67"/>
  <w16cid:commentId w16cid:paraId="5D005568" w16cid:durableId="247C3985"/>
  <w16cid:commentId w16cid:paraId="5850084F" w16cid:durableId="247C6AD6"/>
  <w16cid:commentId w16cid:paraId="20DDBEDC" w16cid:durableId="247D97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BBD904" w14:textId="77777777" w:rsidR="005A45A7" w:rsidRDefault="005A45A7">
      <w:r>
        <w:separator/>
      </w:r>
    </w:p>
  </w:endnote>
  <w:endnote w:type="continuationSeparator" w:id="0">
    <w:p w14:paraId="1FEE656C" w14:textId="77777777" w:rsidR="005A45A7" w:rsidRDefault="005A45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E7CB7" w14:textId="77777777" w:rsidR="005A45A7" w:rsidRDefault="005A45A7">
      <w:r>
        <w:separator/>
      </w:r>
    </w:p>
  </w:footnote>
  <w:footnote w:type="continuationSeparator" w:id="0">
    <w:p w14:paraId="08666842" w14:textId="77777777" w:rsidR="005A45A7" w:rsidRDefault="005A45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9"/>
  </w:num>
  <w:num w:numId="3">
    <w:abstractNumId w:val="4"/>
  </w:num>
  <w:num w:numId="4">
    <w:abstractNumId w:val="8"/>
  </w:num>
  <w:num w:numId="5">
    <w:abstractNumId w:val="10"/>
  </w:num>
  <w:num w:numId="6">
    <w:abstractNumId w:val="6"/>
  </w:num>
  <w:num w:numId="7">
    <w:abstractNumId w:val="5"/>
  </w:num>
  <w:num w:numId="8">
    <w:abstractNumId w:val="11"/>
  </w:num>
  <w:num w:numId="9">
    <w:abstractNumId w:val="1"/>
  </w:num>
  <w:num w:numId="10">
    <w:abstractNumId w:val="0"/>
  </w:num>
  <w:num w:numId="11">
    <w:abstractNumId w:val="3"/>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man Studer">
    <w15:presenceInfo w15:providerId="Windows Live" w15:userId="10ed3a26af294cc4"/>
  </w15:person>
  <w15:person w15:author="Studer Roman 1 (s)">
    <w15:presenceInfo w15:providerId="AD" w15:userId="S::roman.studer1@students.fhnw.ch::367928fe-0f2e-4138-90e1-2d0f9705e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1E788E"/>
    <w:rsid w:val="001F5D0F"/>
    <w:rsid w:val="002A3927"/>
    <w:rsid w:val="00365061"/>
    <w:rsid w:val="004052EC"/>
    <w:rsid w:val="004A78F8"/>
    <w:rsid w:val="004B1108"/>
    <w:rsid w:val="004F6869"/>
    <w:rsid w:val="00533B66"/>
    <w:rsid w:val="005426C3"/>
    <w:rsid w:val="00575E79"/>
    <w:rsid w:val="00585E55"/>
    <w:rsid w:val="005A45A7"/>
    <w:rsid w:val="005A5E34"/>
    <w:rsid w:val="005B4BF1"/>
    <w:rsid w:val="00627EA9"/>
    <w:rsid w:val="006337F2"/>
    <w:rsid w:val="0064029D"/>
    <w:rsid w:val="006557FE"/>
    <w:rsid w:val="00664567"/>
    <w:rsid w:val="006845F0"/>
    <w:rsid w:val="006E244D"/>
    <w:rsid w:val="007001E2"/>
    <w:rsid w:val="00712C43"/>
    <w:rsid w:val="00713441"/>
    <w:rsid w:val="00713FCA"/>
    <w:rsid w:val="007409BE"/>
    <w:rsid w:val="00745A54"/>
    <w:rsid w:val="00753EE1"/>
    <w:rsid w:val="00774295"/>
    <w:rsid w:val="008956C9"/>
    <w:rsid w:val="0096737E"/>
    <w:rsid w:val="009B6AFB"/>
    <w:rsid w:val="00A179D3"/>
    <w:rsid w:val="00A20ADD"/>
    <w:rsid w:val="00A77AC7"/>
    <w:rsid w:val="00A95695"/>
    <w:rsid w:val="00AB11CE"/>
    <w:rsid w:val="00AD153E"/>
    <w:rsid w:val="00B1314F"/>
    <w:rsid w:val="00B3357A"/>
    <w:rsid w:val="00B40B50"/>
    <w:rsid w:val="00B713FB"/>
    <w:rsid w:val="00B73C15"/>
    <w:rsid w:val="00BB08D5"/>
    <w:rsid w:val="00BC6275"/>
    <w:rsid w:val="00C142B2"/>
    <w:rsid w:val="00C416EB"/>
    <w:rsid w:val="00C70E5A"/>
    <w:rsid w:val="00C911CB"/>
    <w:rsid w:val="00CD7F6B"/>
    <w:rsid w:val="00D96BE6"/>
    <w:rsid w:val="00DA62E0"/>
    <w:rsid w:val="00DB3312"/>
    <w:rsid w:val="00E0240B"/>
    <w:rsid w:val="00E10FE1"/>
    <w:rsid w:val="00E17777"/>
    <w:rsid w:val="00E578F1"/>
    <w:rsid w:val="00F16307"/>
    <w:rsid w:val="00F237B2"/>
    <w:rsid w:val="00F312ED"/>
    <w:rsid w:val="00F325B1"/>
    <w:rsid w:val="00F40F5F"/>
    <w:rsid w:val="00F4655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627EA9"/>
    <w:pPr>
      <w:keepNext/>
      <w:keepLines/>
      <w:numPr>
        <w:ilvl w:val="1"/>
        <w:numId w:val="3"/>
      </w:numPr>
      <w:spacing w:before="120" w:after="60"/>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627EA9"/>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 w:type="character" w:styleId="Platzhaltertext">
    <w:name w:val="Placeholder Text"/>
    <w:basedOn w:val="Absatz-Standardschriftart"/>
    <w:uiPriority w:val="99"/>
    <w:semiHidden/>
    <w:rsid w:val="001E78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009</Words>
  <Characters>25259</Characters>
  <Application>Microsoft Office Word</Application>
  <DocSecurity>0</DocSecurity>
  <Lines>210</Lines>
  <Paragraphs>5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2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27</cp:revision>
  <dcterms:created xsi:type="dcterms:W3CDTF">2021-06-21T22:31:00Z</dcterms:created>
  <dcterms:modified xsi:type="dcterms:W3CDTF">2021-06-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